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  <w:jc w:val="both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  <w:jc w:val="both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  <w:jc w:val="both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C8477C">
        <w:t xml:space="preserve">- 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3248836" w:displacedByCustomXml="next"/>
    <w:bookmarkStart w:id="42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6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6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6"/>
                <w:noProof/>
              </w:rPr>
              <w:t>目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1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6"/>
                <w:noProof/>
              </w:rPr>
              <w:t xml:space="preserve">1.1 </w:t>
            </w:r>
            <w:r w:rsidR="00352EB5" w:rsidRPr="00A92651">
              <w:rPr>
                <w:rStyle w:val="aff6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6"/>
                <w:noProof/>
              </w:rPr>
              <w:t xml:space="preserve">1.2 </w:t>
            </w:r>
            <w:r w:rsidR="00352EB5" w:rsidRPr="00A92651">
              <w:rPr>
                <w:rStyle w:val="aff6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6"/>
                <w:noProof/>
              </w:rPr>
              <w:t xml:space="preserve">1.3 </w:t>
            </w:r>
            <w:r w:rsidR="00352EB5" w:rsidRPr="00A92651">
              <w:rPr>
                <w:rStyle w:val="aff6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锁相环式</w:t>
            </w:r>
            <w:r w:rsidR="00352EB5" w:rsidRPr="00A92651">
              <w:rPr>
                <w:rStyle w:val="aff6"/>
                <w:noProof/>
              </w:rPr>
              <w:t>(PLL)</w:t>
            </w:r>
            <w:r w:rsidR="00352EB5" w:rsidRPr="00A92651">
              <w:rPr>
                <w:rStyle w:val="aff6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6"/>
                <w:noProof/>
              </w:rPr>
              <w:t xml:space="preserve"> DDS</w:t>
            </w:r>
            <w:r w:rsidR="00352EB5" w:rsidRPr="00A92651">
              <w:rPr>
                <w:rStyle w:val="aff6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6"/>
                <w:noProof/>
              </w:rPr>
              <w:t xml:space="preserve">1.4 </w:t>
            </w:r>
            <w:r w:rsidR="00352EB5" w:rsidRPr="00A92651">
              <w:rPr>
                <w:rStyle w:val="aff6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2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 w:rsidRPr="00A92651">
              <w:rPr>
                <w:rStyle w:val="aff6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6"/>
                <w:noProof/>
              </w:rPr>
              <w:t>2.1 DDS</w:t>
            </w:r>
            <w:r w:rsidR="00352EB5" w:rsidRPr="00A92651">
              <w:rPr>
                <w:rStyle w:val="aff6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6"/>
                <w:noProof/>
              </w:rPr>
              <w:t xml:space="preserve">2.2 </w:t>
            </w:r>
            <w:r w:rsidR="00352EB5" w:rsidRPr="00A92651">
              <w:rPr>
                <w:rStyle w:val="aff6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6"/>
                <w:noProof/>
              </w:rPr>
              <w:t xml:space="preserve">2.3 </w:t>
            </w:r>
            <w:r w:rsidR="00352EB5" w:rsidRPr="00A92651">
              <w:rPr>
                <w:rStyle w:val="aff6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6"/>
                <w:noProof/>
              </w:rPr>
              <w:t xml:space="preserve"> CORDIC</w:t>
            </w:r>
            <w:r w:rsidR="00352EB5" w:rsidRPr="00A92651">
              <w:rPr>
                <w:rStyle w:val="aff6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6"/>
                <w:noProof/>
              </w:rPr>
              <w:t>2.4 DDS</w:t>
            </w:r>
            <w:r w:rsidR="00352EB5" w:rsidRPr="00A92651">
              <w:rPr>
                <w:rStyle w:val="aff6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3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6"/>
                <w:noProof/>
              </w:rPr>
              <w:t xml:space="preserve">3.1 ROM-CORDIC </w:t>
            </w:r>
            <w:r w:rsidR="00352EB5" w:rsidRPr="00A92651">
              <w:rPr>
                <w:rStyle w:val="aff6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累加器</w:t>
            </w:r>
            <w:r w:rsidR="00352EB5" w:rsidRPr="00A92651">
              <w:rPr>
                <w:rStyle w:val="aff6"/>
                <w:noProof/>
              </w:rPr>
              <w:t>(PA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压缩器</w:t>
            </w:r>
            <w:r w:rsidR="00352EB5" w:rsidRPr="00A92651">
              <w:rPr>
                <w:rStyle w:val="aff6"/>
                <w:noProof/>
              </w:rPr>
              <w:t>(P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幅度转换器</w:t>
            </w:r>
            <w:r w:rsidR="00352EB5" w:rsidRPr="00A92651">
              <w:rPr>
                <w:rStyle w:val="aff6"/>
                <w:noProof/>
              </w:rPr>
              <w:t>(PA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6"/>
                <w:noProof/>
              </w:rPr>
              <w:t xml:space="preserve">3.2 </w:t>
            </w:r>
            <w:r w:rsidR="00352EB5" w:rsidRPr="00A92651">
              <w:rPr>
                <w:rStyle w:val="aff6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6"/>
                <w:noProof/>
              </w:rPr>
              <w:t xml:space="preserve">3.3 </w:t>
            </w:r>
            <w:r w:rsidR="00352EB5" w:rsidRPr="00A92651">
              <w:rPr>
                <w:rStyle w:val="aff6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4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6"/>
                <w:noProof/>
              </w:rPr>
              <w:t xml:space="preserve">4.1 </w:t>
            </w:r>
            <w:r w:rsidR="00352EB5" w:rsidRPr="00A92651">
              <w:rPr>
                <w:rStyle w:val="aff6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6"/>
                <w:noProof/>
              </w:rPr>
              <w:t xml:space="preserve"> MATLAB</w:t>
            </w:r>
            <w:r w:rsidR="00352EB5" w:rsidRPr="00A92651">
              <w:rPr>
                <w:rStyle w:val="aff6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6"/>
                <w:noProof/>
              </w:rPr>
              <w:t xml:space="preserve"> modelsim</w:t>
            </w:r>
            <w:r w:rsidR="00352EB5" w:rsidRPr="00A92651">
              <w:rPr>
                <w:rStyle w:val="aff6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6"/>
                <w:noProof/>
              </w:rPr>
              <w:t xml:space="preserve">4.2 </w:t>
            </w:r>
            <w:r w:rsidR="00352EB5" w:rsidRPr="00A92651">
              <w:rPr>
                <w:rStyle w:val="aff6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6"/>
                <w:noProof/>
              </w:rPr>
              <w:t xml:space="preserve">4.3 </w:t>
            </w:r>
            <w:r w:rsidR="00352EB5" w:rsidRPr="00A92651">
              <w:rPr>
                <w:rStyle w:val="aff6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6"/>
                <w:noProof/>
              </w:rPr>
              <w:t xml:space="preserve">4.4 </w:t>
            </w:r>
            <w:r w:rsidR="00352EB5" w:rsidRPr="00A92651">
              <w:rPr>
                <w:rStyle w:val="aff6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5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6"/>
                <w:noProof/>
              </w:rPr>
              <w:t xml:space="preserve">5.1 </w:t>
            </w:r>
            <w:r w:rsidR="00352EB5" w:rsidRPr="00A92651">
              <w:rPr>
                <w:rStyle w:val="aff6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6"/>
                <w:noProof/>
              </w:rPr>
              <w:t xml:space="preserve">5.2 </w:t>
            </w:r>
            <w:r w:rsidR="00352EB5" w:rsidRPr="00A92651">
              <w:rPr>
                <w:rStyle w:val="aff6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6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6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6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6"/>
                <w:noProof/>
              </w:rPr>
              <w:t>致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047A2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6"/>
                <w:noProof/>
              </w:rPr>
              <w:t>附录</w:t>
            </w:r>
            <w:r w:rsidR="00352EB5" w:rsidRPr="00A92651">
              <w:rPr>
                <w:rStyle w:val="aff6"/>
                <w:noProof/>
              </w:rPr>
              <w:t xml:space="preserve">A </w:t>
            </w:r>
            <w:r w:rsidR="00352EB5" w:rsidRPr="00A92651">
              <w:rPr>
                <w:rStyle w:val="aff6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248837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248838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8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8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CE0092" w:rsidRDefault="00F33987" w:rsidP="001047A2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1047A2" w:rsidRPr="001047A2" w:rsidRDefault="001047A2" w:rsidP="001047A2">
      <w:pPr>
        <w:pStyle w:val="afff3"/>
        <w:spacing w:before="312"/>
        <w:rPr>
          <w:rFonts w:hint="eastAsia"/>
        </w:rPr>
      </w:pPr>
      <w:r w:rsidRPr="001047A2">
        <w:rPr>
          <w:noProof/>
        </w:rPr>
        <w:drawing>
          <wp:inline distT="0" distB="0" distL="0" distR="0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5754E" w:rsidRDefault="00CE0092" w:rsidP="007904B2">
      <w:pPr>
        <w:pStyle w:val="afff4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信号中的</w:t>
      </w:r>
      <w:proofErr w:type="gramStart"/>
      <w:r>
        <w:rPr>
          <w:rFonts w:hint="eastAsia"/>
        </w:rPr>
        <w:t>底噪和</w:t>
      </w:r>
      <w:proofErr w:type="gramEnd"/>
      <w:r>
        <w:rPr>
          <w:rFonts w:hint="eastAsia"/>
        </w:rPr>
        <w:t>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proofErr w:type="gramStart"/>
      <w:r w:rsidR="0099205C">
        <w:t>衡量</w:t>
      </w:r>
      <w:r>
        <w:t>底噪的</w:t>
      </w:r>
      <w:proofErr w:type="gramEnd"/>
      <w:r>
        <w:t>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1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C35680" w:rsidP="00C35680">
      <w:pPr>
        <w:pStyle w:val="23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 w:rsidR="00640BBA"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9" w:name="_Toc483248840"/>
      <w:r>
        <w:rPr>
          <w:rFonts w:hint="eastAsia"/>
        </w:rPr>
        <w:t>研究现状</w:t>
      </w:r>
      <w:bookmarkEnd w:id="49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D60D10" w:rsidRDefault="00A10867" w:rsidP="004E7A0D">
      <w:pPr>
        <w:pStyle w:val="3"/>
      </w:pPr>
      <w:bookmarkStart w:id="50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50"/>
      <w:r w:rsidR="005E33AD" w:rsidRPr="006E7EA9">
        <w:rPr>
          <w:noProof/>
        </w:rPr>
        <w:t xml:space="preserve"> </w:t>
      </w:r>
    </w:p>
    <w:p w:rsidR="004E7A0D" w:rsidRDefault="004E7A0D" w:rsidP="004E7A0D">
      <w:pPr>
        <w:pStyle w:val="afff3"/>
        <w:spacing w:before="312"/>
      </w:pPr>
      <w:r>
        <w:rPr>
          <w:noProof/>
        </w:rPr>
        <w:drawing>
          <wp:inline distT="0" distB="0" distL="0" distR="0" wp14:anchorId="151EA0C8" wp14:editId="530ADF76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lastRenderedPageBreak/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51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1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4E7A0D" w:rsidRPr="004E7A0D" w:rsidRDefault="004E7A0D" w:rsidP="004E7A0D">
      <w:pPr>
        <w:pStyle w:val="afff3"/>
        <w:spacing w:before="312"/>
        <w:rPr>
          <w:rFonts w:hint="eastAsia"/>
        </w:rPr>
      </w:pPr>
      <w:r w:rsidRPr="00B07A78">
        <w:rPr>
          <w:noProof/>
        </w:rPr>
        <w:drawing>
          <wp:inline distT="0" distB="0" distL="0" distR="0" wp14:anchorId="273177A1" wp14:editId="2FC71170">
            <wp:extent cx="5328285" cy="996950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6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074D1E" w:rsidP="001D104A">
      <w:pPr>
        <w:ind w:firstLineChars="200" w:firstLine="480"/>
      </w:pPr>
      <w:bookmarkStart w:id="52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2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3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3"/>
    </w:p>
    <w:p w:rsidR="009A34C0" w:rsidRDefault="009A34C0" w:rsidP="009A34C0">
      <w:pPr>
        <w:ind w:firstLineChars="200" w:firstLine="480"/>
      </w:pPr>
      <w:bookmarkStart w:id="54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4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5" w:name="OLE_LINK14"/>
      <w:bookmarkStart w:id="56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bookmarkStart w:id="57" w:name="_GoBack"/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bookmarkEnd w:id="57"/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5"/>
    <w:bookmarkEnd w:id="56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58" w:name="_Toc483248844"/>
      <w:r>
        <w:rPr>
          <w:rFonts w:hint="eastAsia"/>
        </w:rPr>
        <w:t>论文主要工作</w:t>
      </w:r>
      <w:bookmarkEnd w:id="58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9" w:name="OLE_LINK16"/>
      <w:bookmarkStart w:id="60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9"/>
      <w:bookmarkEnd w:id="60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61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61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2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2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A614D" w:rsidP="00C66E7A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3" w:name="OLE_LINK40"/>
      <w:bookmarkStart w:id="64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3"/>
      <w:bookmarkEnd w:id="64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数字信号转换为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6A6E7C7" wp14:editId="6C16763C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65" w:name="OLE_LINK42"/>
      <w:r>
        <w:rPr>
          <w:rFonts w:hint="eastAsia"/>
        </w:rPr>
        <w:t>转换后波形还存在明显的阶梯效应</w:t>
      </w:r>
      <w:bookmarkEnd w:id="65"/>
      <w:r>
        <w:rPr>
          <w:rFonts w:hint="eastAsia"/>
        </w:rPr>
        <w:t>。这是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6" w:name="OLE_LINK44"/>
      <w:bookmarkStart w:id="67" w:name="OLE_LINK45"/>
      <w:r>
        <w:rPr>
          <w:rFonts w:hint="eastAsia"/>
        </w:rPr>
        <w:t>当于在时间连续</w:t>
      </w:r>
      <w:bookmarkEnd w:id="66"/>
      <w:bookmarkEnd w:id="67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8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的转换。</w:t>
      </w:r>
      <w:bookmarkEnd w:id="68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90230E" w:rsidRDefault="0090230E">
      <w:pPr>
        <w:pStyle w:val="2"/>
      </w:pPr>
      <w:bookmarkStart w:id="69" w:name="_Toc483248847"/>
      <w:r>
        <w:rPr>
          <w:rFonts w:hint="eastAsia"/>
        </w:rPr>
        <w:t>查找表压缩技术</w:t>
      </w:r>
      <w:bookmarkEnd w:id="69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70" w:name="_Toc483248848"/>
      <w:r>
        <w:rPr>
          <w:rFonts w:hint="eastAsia"/>
        </w:rPr>
        <w:t>对称性方法</w:t>
      </w:r>
      <w:bookmarkEnd w:id="70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1" w:name="OLE_LINK49"/>
      <w:r>
        <w:rPr>
          <w:rFonts w:hint="eastAsia"/>
        </w:rPr>
        <w:t>位信息在第一象限</w:t>
      </w:r>
      <w:bookmarkEnd w:id="71"/>
      <w:r>
        <w:rPr>
          <w:rFonts w:hint="eastAsia"/>
        </w:rPr>
        <w:t>查表，</w:t>
      </w:r>
      <w:bookmarkStart w:id="72" w:name="OLE_LINK47"/>
      <w:bookmarkStart w:id="73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72"/>
      <w:bookmarkEnd w:id="73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4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74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34C2DDCC" wp14:editId="32C3BAA5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19DC1620" wp14:editId="2B49765C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TYLEREF 1 \s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2</w:t>
      </w:r>
      <w:r w:rsidR="000468B3">
        <w:rPr>
          <w:rStyle w:val="afff1"/>
          <w:bCs/>
          <w:color w:val="auto"/>
        </w:rPr>
        <w:fldChar w:fldCharType="end"/>
      </w:r>
      <w:r w:rsidR="000468B3">
        <w:rPr>
          <w:rStyle w:val="afff1"/>
          <w:bCs/>
          <w:color w:val="auto"/>
        </w:rPr>
        <w:noBreakHyphen/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EQ </w:instrText>
      </w:r>
      <w:r w:rsidR="000468B3">
        <w:rPr>
          <w:rStyle w:val="afff1"/>
          <w:bCs/>
          <w:color w:val="auto"/>
        </w:rPr>
        <w:instrText>公式</w:instrText>
      </w:r>
      <w:r w:rsidR="000468B3">
        <w:rPr>
          <w:rStyle w:val="afff1"/>
          <w:bCs/>
          <w:color w:val="auto"/>
        </w:rPr>
        <w:instrText xml:space="preserve"> \* ARABIC \s 1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9</w:t>
      </w:r>
      <w:r w:rsidR="000468B3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TYLEREF 1 \s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2</w:t>
      </w:r>
      <w:r w:rsidR="000468B3">
        <w:rPr>
          <w:rStyle w:val="afff1"/>
          <w:bCs/>
          <w:color w:val="auto"/>
        </w:rPr>
        <w:fldChar w:fldCharType="end"/>
      </w:r>
      <w:r w:rsidR="000468B3">
        <w:rPr>
          <w:rStyle w:val="afff1"/>
          <w:bCs/>
          <w:color w:val="auto"/>
        </w:rPr>
        <w:noBreakHyphen/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EQ </w:instrText>
      </w:r>
      <w:r w:rsidR="000468B3">
        <w:rPr>
          <w:rStyle w:val="afff1"/>
          <w:bCs/>
          <w:color w:val="auto"/>
        </w:rPr>
        <w:instrText>公式</w:instrText>
      </w:r>
      <w:r w:rsidR="000468B3">
        <w:rPr>
          <w:rStyle w:val="afff1"/>
          <w:bCs/>
          <w:color w:val="auto"/>
        </w:rPr>
        <w:instrText xml:space="preserve"> \* ARABIC \s 1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10</w:t>
      </w:r>
      <w:r w:rsidR="000468B3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F37B12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3C4E6BC2" wp14:editId="2788BE21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5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5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6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6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7" w:name="OLE_LINK28"/>
      <w:bookmarkStart w:id="78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7"/>
      <w:bookmarkEnd w:id="78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43F2CADC" wp14:editId="545D2FB7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9" w:name="OLE_LINK30"/>
      <w:bookmarkStart w:id="80" w:name="OLE_LINK31"/>
      <w:bookmarkStart w:id="81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9"/>
      <w:bookmarkEnd w:id="80"/>
      <w:bookmarkEnd w:id="81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5FC5880" wp14:editId="0CDBD1E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</w:p>
    <w:p w:rsidR="002742F6" w:rsidRDefault="002742F6">
      <w:pPr>
        <w:pStyle w:val="3"/>
      </w:pPr>
      <w:bookmarkStart w:id="82" w:name="_Toc483248852"/>
      <w:r>
        <w:rPr>
          <w:rFonts w:hint="eastAsia"/>
        </w:rPr>
        <w:t>混合结构</w:t>
      </w:r>
      <w:bookmarkEnd w:id="82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83" w:name="_Toc483248853"/>
      <w:r>
        <w:rPr>
          <w:rFonts w:hint="eastAsia"/>
        </w:rPr>
        <w:t>改进算法</w:t>
      </w:r>
      <w:bookmarkEnd w:id="83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4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4"/>
    </w:p>
    <w:p w:rsidR="00125FC5" w:rsidRDefault="00125FC5" w:rsidP="00125FC5">
      <w:pPr>
        <w:pStyle w:val="3"/>
      </w:pPr>
      <w:bookmarkStart w:id="85" w:name="_Toc483248855"/>
      <w:r>
        <w:rPr>
          <w:rFonts w:hint="eastAsia"/>
        </w:rPr>
        <w:t>频谱分析</w:t>
      </w:r>
      <w:bookmarkEnd w:id="85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680FAB75" wp14:editId="3C3197F9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559FF795" wp14:editId="74E9FDF2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</w:p>
    <w:p w:rsidR="00125FC5" w:rsidRDefault="00125FC5">
      <w:pPr>
        <w:pStyle w:val="3"/>
      </w:pPr>
      <w:bookmarkStart w:id="86" w:name="_Toc483248856"/>
      <w:r>
        <w:rPr>
          <w:rFonts w:hint="eastAsia"/>
        </w:rPr>
        <w:t>噪声来源分析</w:t>
      </w:r>
      <w:bookmarkEnd w:id="86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7" w:name="OLE_LINK34"/>
        <w:bookmarkStart w:id="88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7"/>
        <w:bookmarkEnd w:id="88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89" w:name="OLE_LINK26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bookmarkEnd w:id="89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4FC01F8E" wp14:editId="18876121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1CA600F6" wp14:editId="277FAC45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1047A2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2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680090CE" wp14:editId="78C02272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1</w:t>
      </w:r>
      <w:r w:rsidR="00E56CF8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90" w:name="_Toc483248857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90"/>
    </w:p>
    <w:p w:rsidR="00BA20F5" w:rsidRDefault="00BA20F5" w:rsidP="00217A6F">
      <w:pPr>
        <w:pStyle w:val="2"/>
      </w:pPr>
      <w:bookmarkStart w:id="91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91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92" w:name="_Toc390423717"/>
      <w:r w:rsidRPr="00CF18E6">
        <w:rPr>
          <w:noProof/>
        </w:rPr>
        <w:drawing>
          <wp:inline distT="0" distB="0" distL="0" distR="0" wp14:anchorId="7DF67A07" wp14:editId="73B4603E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93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3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94" w:name="OLE_LINK51"/>
      <w:r w:rsidRPr="00EA0ACA">
        <w:rPr>
          <w:noProof/>
        </w:rPr>
        <w:drawing>
          <wp:inline distT="0" distB="0" distL="0" distR="0" wp14:anchorId="69DD148B" wp14:editId="616A1999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4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5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5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3E64DB26" wp14:editId="3E380F1B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6" w:name="OLE_LINK7"/>
      <w:bookmarkStart w:id="97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6"/>
      <w:bookmarkEnd w:id="97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8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8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9" w:name="OLE_LINK9"/>
      <w:bookmarkStart w:id="100" w:name="OLE_LINK10"/>
      <w:r>
        <w:t>进行</w:t>
      </w:r>
      <w:r>
        <w:rPr>
          <w:rFonts w:hint="eastAsia"/>
        </w:rPr>
        <w:t>变换</w:t>
      </w:r>
      <w:bookmarkEnd w:id="99"/>
      <w:bookmarkEnd w:id="100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01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101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02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02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Pr="00157201">
        <w:t>3</w:t>
      </w:r>
      <w:r w:rsidR="001047A2">
        <w:fldChar w:fldCharType="end"/>
      </w:r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3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103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03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C7EA5" w:rsidRPr="009C7EA5">
        <w:rPr>
          <w:noProof/>
          <w:vertAlign w:val="superscript"/>
        </w:rPr>
        <w:t>[12, 13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07A85188" wp14:editId="5F4C9643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182D6999" wp14:editId="2138E395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4" w:name="OLE_LINK18"/>
      <w:bookmarkStart w:id="105" w:name="OLE_LINK19"/>
      <w:bookmarkStart w:id="106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4"/>
      <w:bookmarkEnd w:id="105"/>
      <w:bookmarkEnd w:id="106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7" w:name="OLE_LINK33"/>
      <w:bookmarkStart w:id="108" w:name="OLE_LINK36"/>
      <w:bookmarkStart w:id="109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7"/>
        <w:bookmarkEnd w:id="108"/>
        <w:bookmarkEnd w:id="109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1E7F8C2B" wp14:editId="1E311A93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CD541C8" wp14:editId="7C498153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</w:p>
    <w:p w:rsidR="00CE6242" w:rsidRDefault="0055113F" w:rsidP="00D07937">
      <w:pPr>
        <w:pStyle w:val="2"/>
      </w:pPr>
      <w:bookmarkStart w:id="110" w:name="_Toc483248862"/>
      <w:bookmarkEnd w:id="45"/>
      <w:bookmarkEnd w:id="46"/>
      <w:bookmarkEnd w:id="92"/>
      <w:r>
        <w:rPr>
          <w:rFonts w:hint="eastAsia"/>
        </w:rPr>
        <w:t>资源配置分析</w:t>
      </w:r>
      <w:bookmarkEnd w:id="110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3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11" w:name="_Toc483248863"/>
      <w:r>
        <w:rPr>
          <w:rFonts w:hint="eastAsia"/>
        </w:rPr>
        <w:t>流水线设计</w:t>
      </w:r>
      <w:bookmarkEnd w:id="111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3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3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C11FBB" w:rsidRDefault="00C11FBB" w:rsidP="00C11FBB">
      <w:pPr>
        <w:pStyle w:val="1"/>
      </w:pPr>
      <w:bookmarkStart w:id="112" w:name="_Toc483248864"/>
      <w:r w:rsidRPr="00C11FBB">
        <w:rPr>
          <w:rFonts w:hint="eastAsia"/>
        </w:rPr>
        <w:t>数控振荡器实现和仿真</w:t>
      </w:r>
      <w:bookmarkEnd w:id="112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3" w:name="_Toc483248865"/>
      <w:r>
        <w:rPr>
          <w:rFonts w:hint="eastAsia"/>
        </w:rPr>
        <w:t>功能性仿真平台</w:t>
      </w:r>
      <w:r>
        <w:t>搭建</w:t>
      </w:r>
      <w:bookmarkEnd w:id="113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lastRenderedPageBreak/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4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4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5" w:name="OLE_LINK3"/>
      <w:bookmarkStart w:id="116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5"/>
      <w:bookmarkEnd w:id="116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1047A2">
        <w:fldChar w:fldCharType="begin"/>
      </w:r>
      <w:r w:rsidR="001047A2">
        <w:instrText xml:space="preserve"> STYLEREF 1 \s </w:instrText>
      </w:r>
      <w:r w:rsidR="001047A2">
        <w:fldChar w:fldCharType="separate"/>
      </w:r>
      <w:r w:rsidR="000468B3">
        <w:rPr>
          <w:noProof/>
        </w:rPr>
        <w:t>4</w:t>
      </w:r>
      <w:r w:rsidR="001047A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7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7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8" w:name="_Toc483248868"/>
      <w:r>
        <w:rPr>
          <w:rFonts w:hint="eastAsia"/>
        </w:rPr>
        <w:t>关键路径优化</w:t>
      </w:r>
      <w:r>
        <w:t>方法</w:t>
      </w:r>
      <w:bookmarkEnd w:id="118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9" w:name="_Toc483248869"/>
      <w:r>
        <w:rPr>
          <w:rFonts w:hint="eastAsia"/>
        </w:rPr>
        <w:t>电路结构规范</w:t>
      </w:r>
      <w:bookmarkEnd w:id="119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lastRenderedPageBreak/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20" w:name="_Toc483248870"/>
      <w:r>
        <w:rPr>
          <w:rFonts w:hint="eastAsia"/>
        </w:rPr>
        <w:t>关键模块重新设计</w:t>
      </w:r>
      <w:bookmarkEnd w:id="120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21" w:name="_Toc483248871"/>
      <w:r>
        <w:rPr>
          <w:rFonts w:hint="eastAsia"/>
        </w:rPr>
        <w:lastRenderedPageBreak/>
        <w:t>时序仿真结果</w:t>
      </w:r>
      <w:bookmarkEnd w:id="121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2" w:name="_Toc483248872"/>
      <w:r>
        <w:rPr>
          <w:rFonts w:hint="eastAsia"/>
        </w:rPr>
        <w:t>工具介绍</w:t>
      </w:r>
      <w:bookmarkEnd w:id="122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3" w:name="_Toc483248873"/>
      <w:r>
        <w:rPr>
          <w:rFonts w:hint="eastAsia"/>
        </w:rPr>
        <w:t>结果展示</w:t>
      </w:r>
      <w:bookmarkEnd w:id="123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lastRenderedPageBreak/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A9282C" w:rsidP="00E8038F">
      <w:pPr>
        <w:pStyle w:val="afff3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lastRenderedPageBreak/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4" w:name="_Toc483248874"/>
      <w:r>
        <w:rPr>
          <w:rFonts w:hint="eastAsia"/>
        </w:rPr>
        <w:lastRenderedPageBreak/>
        <w:t>性能比较</w:t>
      </w:r>
      <w:bookmarkEnd w:id="124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5" w:name="_Toc483248875"/>
      <w:r>
        <w:rPr>
          <w:rFonts w:hint="eastAsia"/>
        </w:rPr>
        <w:lastRenderedPageBreak/>
        <w:t>结论</w:t>
      </w:r>
      <w:bookmarkEnd w:id="125"/>
    </w:p>
    <w:p w:rsidR="00A37839" w:rsidRDefault="00A37839" w:rsidP="00A37839">
      <w:pPr>
        <w:pStyle w:val="2"/>
      </w:pPr>
      <w:bookmarkStart w:id="126" w:name="_Toc483248876"/>
      <w:r>
        <w:rPr>
          <w:rFonts w:hint="eastAsia"/>
        </w:rPr>
        <w:t>主要工作</w:t>
      </w:r>
      <w:r>
        <w:t>总结</w:t>
      </w:r>
      <w:bookmarkEnd w:id="126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9C7EA5" w:rsidRPr="009C7EA5">
        <w:rPr>
          <w:noProof/>
          <w:vertAlign w:val="superscript"/>
        </w:rPr>
        <w:t>[13]</w: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  <w:r w:rsidR="002B7508">
        <w:rPr>
          <w:rFonts w:hint="eastAsia"/>
        </w:rPr>
        <w:t>鉴于</w:t>
      </w:r>
      <w:r w:rsidR="005E33AD">
        <w:rPr>
          <w:rFonts w:hint="eastAsia"/>
        </w:rPr>
        <w:t>在</w:t>
      </w:r>
      <w:r w:rsidR="005E33AD">
        <w:rPr>
          <w:rFonts w:hint="eastAsia"/>
        </w:rPr>
        <w:t>ICC</w:t>
      </w:r>
      <w:r w:rsidR="005E33AD">
        <w:rPr>
          <w:rFonts w:hint="eastAsia"/>
        </w:rPr>
        <w:t>中</w:t>
      </w:r>
      <w:r w:rsidR="002B7508">
        <w:rPr>
          <w:rFonts w:hint="eastAsia"/>
        </w:rPr>
        <w:t>布局布线的优化尚未展开，电路的时钟频率还有再进一步的空间。</w:t>
      </w:r>
    </w:p>
    <w:p w:rsidR="00A37839" w:rsidRDefault="00A37839">
      <w:pPr>
        <w:pStyle w:val="2"/>
      </w:pPr>
      <w:bookmarkStart w:id="127" w:name="_Toc483248877"/>
      <w:r>
        <w:rPr>
          <w:rFonts w:hint="eastAsia"/>
        </w:rPr>
        <w:t>未来工作展望</w:t>
      </w:r>
      <w:bookmarkEnd w:id="127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28" w:name="_Toc483248878"/>
      <w:r>
        <w:rPr>
          <w:rFonts w:hint="eastAsia"/>
        </w:rPr>
        <w:lastRenderedPageBreak/>
        <w:t>插图索引</w:t>
      </w:r>
      <w:bookmarkEnd w:id="128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29" w:name="_Toc483248879"/>
      <w:r>
        <w:rPr>
          <w:rFonts w:hint="eastAsia"/>
        </w:rPr>
        <w:lastRenderedPageBreak/>
        <w:t>表格索引</w:t>
      </w:r>
      <w:bookmarkEnd w:id="129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30" w:name="_Toc483248880"/>
      <w:r>
        <w:rPr>
          <w:rFonts w:hint="eastAsia"/>
        </w:rPr>
        <w:lastRenderedPageBreak/>
        <w:t>参考文献</w:t>
      </w:r>
      <w:bookmarkEnd w:id="130"/>
    </w:p>
    <w:p w:rsidR="00282B72" w:rsidRPr="00157CA6" w:rsidRDefault="00282B72" w:rsidP="00E76F76">
      <w:pPr>
        <w:pStyle w:val="affff"/>
      </w:pPr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p w:rsidR="008179E6" w:rsidRDefault="008179E6" w:rsidP="00E76F76">
      <w:pPr>
        <w:pStyle w:val="affff"/>
      </w:pPr>
      <w:r>
        <w:t>[2]</w:t>
      </w:r>
      <w:r>
        <w:tab/>
      </w:r>
      <w:r w:rsidRPr="00E76F76">
        <w:t xml:space="preserve">Zhao Y, Chen Z Z, Du Y, et al. A 0.56 THz Phase-Locked Frequency Synthesizer in 65 nm CMOS </w:t>
      </w:r>
      <w:proofErr w:type="gramStart"/>
      <w:r w:rsidRPr="00E76F76">
        <w:t>Technology[</w:t>
      </w:r>
      <w:proofErr w:type="gramEnd"/>
      <w:r w:rsidRPr="00E76F76">
        <w:t>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r w:rsidRPr="00E76F76">
        <w:t xml:space="preserve">Tierney J, Rader C M, Gold B. A Digital Frequency </w:t>
      </w:r>
      <w:proofErr w:type="gramStart"/>
      <w:r w:rsidRPr="00E76F76">
        <w:t>Synthesizer[</w:t>
      </w:r>
      <w:proofErr w:type="gramEnd"/>
      <w:r w:rsidRPr="00E76F76">
        <w:t>J]. IEEE Transactions on Audio &amp; Electroacoustics, 1971, 19(1):48-57.</w:t>
      </w:r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 xml:space="preserve">Genovese M, Napoli E, Caro D D, et al. Analysis and comparison of Direct Digital Frequency Synthesizers implemented on FPGA[J]. Integration the </w:t>
      </w:r>
      <w:proofErr w:type="gramStart"/>
      <w:r w:rsidR="00AB2731" w:rsidRPr="00AB2731">
        <w:t>Vlsi</w:t>
      </w:r>
      <w:proofErr w:type="gramEnd"/>
      <w:r w:rsidR="00AB2731" w:rsidRPr="00AB2731">
        <w:t xml:space="preserve">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 xml:space="preserve">Ashrafi A, Adhami R, Milenkovic A. A Direct Digital Frequency Synthesizer Based on the Quasi-Linear Interpolation </w:t>
      </w:r>
      <w:proofErr w:type="gramStart"/>
      <w:r w:rsidRPr="00F009BD">
        <w:t>Method[</w:t>
      </w:r>
      <w:proofErr w:type="gramEnd"/>
      <w:r w:rsidRPr="00F009BD">
        <w:t>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 xml:space="preserve">Caro D D, Petra N, Strollo A G M. Direct Digital Frequency Synthesizer Using Nonuniform Piecewise-Linear </w:t>
      </w:r>
      <w:proofErr w:type="gramStart"/>
      <w:r w:rsidRPr="00E76F76">
        <w:t>Approximation[</w:t>
      </w:r>
      <w:proofErr w:type="gramEnd"/>
      <w:r w:rsidRPr="00E76F76">
        <w:t>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r w:rsidR="00A83486" w:rsidRPr="00A83486">
        <w:t xml:space="preserve">Volder J E. The CORDIC Trigonometric Computing </w:t>
      </w:r>
      <w:proofErr w:type="gramStart"/>
      <w:r w:rsidR="00A83486" w:rsidRPr="00A83486">
        <w:t>Technique[</w:t>
      </w:r>
      <w:proofErr w:type="gramEnd"/>
      <w:r w:rsidR="00A83486" w:rsidRPr="00A83486">
        <w:t>J]. Institute of Radio Engineers Transactions on Electronic Computers, 1959, EC-8(3):330-334.</w:t>
      </w:r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 xml:space="preserve">Yoo T, Hong C Y, Jung Y H, et al. A 2 GHz 130 mW Direct-Digital Frequency Synthesizer With a Nonlinear DAC in 55 nm </w:t>
      </w:r>
      <w:proofErr w:type="gramStart"/>
      <w:r w:rsidRPr="00621621">
        <w:t>CMOS[</w:t>
      </w:r>
      <w:proofErr w:type="gramEnd"/>
      <w:r w:rsidRPr="00621621">
        <w:t>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r w:rsidRPr="00621621">
        <w:t>Willson A, Ojha M, Agarwal S, et al. A direct digital frequency synthesizer with minimized tuning latency of 12ns[C]// IEEE International Solid-State Circuits Conference. IEEE, 2011:138-140.</w:t>
      </w:r>
    </w:p>
    <w:p w:rsidR="00F009BD" w:rsidRDefault="00621621" w:rsidP="00E76F76">
      <w:pPr>
        <w:pStyle w:val="affff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 xml:space="preserve">Caro D D, Petra N, Strollo A G M. A 380 MHz Direct Digital Synthesizer/Mixer With Hybrid CORDIC Architecture in 0.25 um </w:t>
      </w:r>
      <w:proofErr w:type="gramStart"/>
      <w:r w:rsidR="00891A9E" w:rsidRPr="00E76F76">
        <w:t>CMOS[</w:t>
      </w:r>
      <w:proofErr w:type="gramEnd"/>
      <w:r w:rsidR="00891A9E" w:rsidRPr="00E76F76">
        <w:t>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 xml:space="preserve">Madisetti A, Kwentus A Y, Willson A N. A 100-MHz, 16-b, direct digital frequency synthesizer with a 100-dBc spurious-free dynamic </w:t>
      </w:r>
      <w:proofErr w:type="gramStart"/>
      <w:r w:rsidRPr="00E76F76">
        <w:t>range[</w:t>
      </w:r>
      <w:proofErr w:type="gramEnd"/>
      <w:r w:rsidRPr="00E76F76">
        <w:t>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 xml:space="preserve">O'Leary P, Maloberti F. A direct-digital synthesizer with improved spectral </w:t>
      </w:r>
      <w:proofErr w:type="gramStart"/>
      <w:r w:rsidR="002220EB" w:rsidRPr="00E76F76">
        <w:t>performance[</w:t>
      </w:r>
      <w:proofErr w:type="gramEnd"/>
      <w:r w:rsidR="002220EB" w:rsidRPr="00E76F76">
        <w:t>J]. IEEE Transactions on Communications, 1991, 39(7):1046-1048.</w:t>
      </w:r>
    </w:p>
    <w:p w:rsidR="002220EB" w:rsidRDefault="002220EB" w:rsidP="00E76F76">
      <w:pPr>
        <w:pStyle w:val="affff"/>
      </w:pPr>
    </w:p>
    <w:p w:rsidR="00666E0D" w:rsidRPr="00621621" w:rsidRDefault="00666E0D" w:rsidP="00E76F76">
      <w:pPr>
        <w:pStyle w:val="affff"/>
      </w:pPr>
    </w:p>
    <w:p w:rsidR="00282B72" w:rsidRPr="00E76F76" w:rsidRDefault="00282B72" w:rsidP="00E76F76">
      <w:pPr>
        <w:pStyle w:val="affff"/>
      </w:pPr>
      <w:r w:rsidRPr="00E76F76">
        <w:rPr>
          <w:rFonts w:hint="eastAsia"/>
        </w:rPr>
        <w:t xml:space="preserve">[8] </w:t>
      </w:r>
      <w:r w:rsidRPr="00E76F76">
        <w:t xml:space="preserve">Yoo T, Hong C Y, Jung Y H, et al. A 2 GHz 130 mW Direct-Digital Frequency Synthesizer With a Nonlinear DAC in 55 nm </w:t>
      </w:r>
      <w:proofErr w:type="gramStart"/>
      <w:r w:rsidRPr="00E76F76">
        <w:t>CMOS[</w:t>
      </w:r>
      <w:proofErr w:type="gramEnd"/>
      <w:r w:rsidRPr="00E76F76">
        <w:t>J]. IEEE Journal of Solid-State Circuits, 2014, 49(12):2976-2989.</w:t>
      </w:r>
    </w:p>
    <w:p w:rsidR="00E76F76" w:rsidRPr="00E76F76" w:rsidRDefault="00282B72" w:rsidP="00E76F76">
      <w:pPr>
        <w:pStyle w:val="affff"/>
      </w:pPr>
      <w:r w:rsidRPr="00E76F76">
        <w:rPr>
          <w:rFonts w:hint="eastAsia"/>
        </w:rPr>
        <w:t>[9]</w:t>
      </w:r>
      <w:r w:rsidRPr="00E76F76">
        <w:rPr>
          <w:rFonts w:hint="eastAsia"/>
        </w:rPr>
        <w:tab/>
      </w:r>
      <w:r w:rsidR="00E76F76" w:rsidRPr="00E76F76">
        <w:t xml:space="preserve">Caro D D, Petra N, Strollo A G M. A 380 MHz Direct Digital Synthesizer/Mixer With Hybrid CORDIC Architecture in 0.25 um </w:t>
      </w:r>
      <w:proofErr w:type="gramStart"/>
      <w:r w:rsidR="00E76F76" w:rsidRPr="00E76F76">
        <w:t>CMOS[</w:t>
      </w:r>
      <w:proofErr w:type="gramEnd"/>
      <w:r w:rsidR="00E76F76" w:rsidRPr="00E76F76">
        <w:t>J]. IEEE Journal of Solid-State Circuits, 2006, 42(1):151-160.</w:t>
      </w:r>
    </w:p>
    <w:p w:rsidR="00E76F76" w:rsidRPr="00E76F76" w:rsidRDefault="00E76F76" w:rsidP="00E76F76">
      <w:pPr>
        <w:pStyle w:val="affff"/>
      </w:pPr>
      <w:r w:rsidRPr="00E76F76">
        <w:rPr>
          <w:rFonts w:hint="eastAsia"/>
        </w:rPr>
        <w:t>[10]</w:t>
      </w:r>
      <w:r w:rsidRPr="00E76F76">
        <w:rPr>
          <w:rFonts w:hint="eastAsia"/>
        </w:rPr>
        <w:tab/>
      </w:r>
      <w:r w:rsidRPr="00E76F76">
        <w:t xml:space="preserve">Essenwanger K A, Reinhardt V S. Sine output DDSs. A survey of the state of the </w:t>
      </w:r>
      <w:proofErr w:type="gramStart"/>
      <w:r w:rsidRPr="00E76F76">
        <w:t>art[</w:t>
      </w:r>
      <w:proofErr w:type="gramEnd"/>
      <w:r w:rsidRPr="00E76F76">
        <w:t>J]. 1998:370-378.</w:t>
      </w:r>
    </w:p>
    <w:p w:rsidR="00E76F76" w:rsidRPr="00E76F76" w:rsidRDefault="00E76F76" w:rsidP="00E76F76">
      <w:pPr>
        <w:pStyle w:val="affff"/>
      </w:pPr>
      <w:r w:rsidRPr="00E76F76">
        <w:t>[11]</w:t>
      </w:r>
      <w:r w:rsidRPr="00E76F76">
        <w:tab/>
        <w:t xml:space="preserve">Madisetti A, Kwentus A Y, Willson A N. A 100-MHz, 16-b, direct digital frequency synthesizer with a 100-dBc spurious-free dynamic </w:t>
      </w:r>
      <w:proofErr w:type="gramStart"/>
      <w:r w:rsidRPr="00E76F76">
        <w:t>range[</w:t>
      </w:r>
      <w:proofErr w:type="gramEnd"/>
      <w:r w:rsidRPr="00E76F76">
        <w:t>J]. IEEE Journal of Solid-State Circuits, 2002, 34(8):1034-1043.</w:t>
      </w:r>
    </w:p>
    <w:p w:rsidR="00E76F76" w:rsidRPr="00E76F76" w:rsidRDefault="00E76F76" w:rsidP="00E76F76">
      <w:pPr>
        <w:pStyle w:val="affff"/>
      </w:pPr>
      <w:r w:rsidRPr="00E76F76">
        <w:rPr>
          <w:rFonts w:hint="eastAsia"/>
        </w:rPr>
        <w:t>[12]</w:t>
      </w:r>
      <w:r w:rsidRPr="00E76F76">
        <w:rPr>
          <w:rFonts w:hint="eastAsia"/>
        </w:rPr>
        <w:tab/>
      </w:r>
      <w:r w:rsidRPr="00E76F76">
        <w:t xml:space="preserve">Volder J E. The CORDIC Trigonometric Computing </w:t>
      </w:r>
      <w:proofErr w:type="gramStart"/>
      <w:r w:rsidRPr="00E76F76">
        <w:t>Technique[</w:t>
      </w:r>
      <w:proofErr w:type="gramEnd"/>
      <w:r w:rsidRPr="00E76F76">
        <w:t>J]. Ire Transactions on Electronic Computers, 2009, EC-8(3):330-334.</w:t>
      </w:r>
    </w:p>
    <w:p w:rsidR="00E76F76" w:rsidRPr="00E76F76" w:rsidRDefault="00E76F76" w:rsidP="00E76F76">
      <w:pPr>
        <w:pStyle w:val="affff"/>
      </w:pPr>
      <w:r w:rsidRPr="00E76F76">
        <w:rPr>
          <w:rFonts w:hint="eastAsia"/>
        </w:rPr>
        <w:t>[13]</w:t>
      </w:r>
      <w:r w:rsidRPr="00E76F76">
        <w:rPr>
          <w:rFonts w:hint="eastAsia"/>
        </w:rPr>
        <w:tab/>
      </w:r>
      <w:r w:rsidRPr="00E76F76">
        <w:t>Willson A, Ojha M, Agarwal S, et al. A direct digital frequency synthesizer with minimized tuning latency of 12ns[C]// IEEE International Solid-State Circuits Conference. IEEE, 2011:138-140.</w:t>
      </w:r>
    </w:p>
    <w:p w:rsidR="00E76F76" w:rsidRPr="00E76F76" w:rsidRDefault="00E76F76" w:rsidP="00E76F76">
      <w:pPr>
        <w:pStyle w:val="affff"/>
      </w:pPr>
      <w:r w:rsidRPr="00E76F76">
        <w:rPr>
          <w:rFonts w:hint="eastAsia"/>
        </w:rPr>
        <w:t>[</w:t>
      </w:r>
      <w:r w:rsidRPr="00E76F76">
        <w:t>14</w:t>
      </w:r>
      <w:r w:rsidRPr="00E76F76">
        <w:rPr>
          <w:rFonts w:hint="eastAsia"/>
        </w:rPr>
        <w:t>]</w:t>
      </w:r>
      <w:r w:rsidRPr="00E76F76">
        <w:tab/>
        <w:t>Bergeron M, Willson A N. A 1-GHz direct digital frequency synthesizer in an FPGA[C]// IEEE International Symposium on Circuits and Systems. IEEE, 2014:329-332.</w:t>
      </w:r>
    </w:p>
    <w:p w:rsidR="00E76F76" w:rsidRPr="00E76F76" w:rsidRDefault="00E76F76" w:rsidP="00E76F76">
      <w:pPr>
        <w:pStyle w:val="affff"/>
      </w:pPr>
      <w:r w:rsidRPr="00E76F76">
        <w:rPr>
          <w:rFonts w:hint="eastAsia"/>
        </w:rPr>
        <w:t>[</w:t>
      </w:r>
      <w:r w:rsidRPr="00E76F76">
        <w:t>15</w:t>
      </w:r>
      <w:r w:rsidRPr="00E76F76">
        <w:rPr>
          <w:rFonts w:hint="eastAsia"/>
        </w:rPr>
        <w:t>]</w:t>
      </w:r>
      <w:r w:rsidRPr="00E76F76">
        <w:tab/>
        <w:t xml:space="preserve">O'Leary P, Maloberti F. A direct-digital synthesizer with improved spectral </w:t>
      </w:r>
      <w:proofErr w:type="gramStart"/>
      <w:r w:rsidRPr="00E76F76">
        <w:t>performance[</w:t>
      </w:r>
      <w:proofErr w:type="gramEnd"/>
      <w:r w:rsidRPr="00E76F76">
        <w:t>J]. IEEE Transactions on Communications, 1991, 39(7):1046-1048.</w:t>
      </w: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lastRenderedPageBreak/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131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31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132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32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33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4" w:name="_Toc420868835"/>
      <w:bookmarkEnd w:id="133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</w:t>
      </w:r>
      <w:proofErr w:type="gramStart"/>
      <w:r>
        <w:rPr>
          <w:rFonts w:hint="eastAsia"/>
        </w:rPr>
        <w:t>在赛灵思</w:t>
      </w:r>
      <w:proofErr w:type="gramEnd"/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</w:t>
      </w:r>
      <w:proofErr w:type="gramStart"/>
      <w:r>
        <w:rPr>
          <w:rFonts w:hint="eastAsia"/>
        </w:rPr>
        <w:t>功耗仅</w:t>
      </w:r>
      <w:proofErr w:type="gramEnd"/>
      <w:r>
        <w:rPr>
          <w:rFonts w:hint="eastAsia"/>
        </w:rPr>
        <w:t>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4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</w:t>
      </w:r>
      <w:proofErr w:type="gramStart"/>
      <w:r>
        <w:rPr>
          <w:rFonts w:hint="eastAsia"/>
        </w:rPr>
        <w:t>表大小</w:t>
      </w:r>
      <w:proofErr w:type="gramEnd"/>
      <w:r>
        <w:rPr>
          <w:rFonts w:hint="eastAsia"/>
        </w:rPr>
        <w:t>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</w:t>
      </w:r>
      <w:proofErr w:type="gramStart"/>
      <w:r w:rsidR="0054380B">
        <w:rPr>
          <w:rFonts w:hint="eastAsia"/>
        </w:rPr>
        <w:t>不</w:t>
      </w:r>
      <w:proofErr w:type="gramEnd"/>
      <w:r w:rsidR="0054380B">
        <w:rPr>
          <w:rFonts w:hint="eastAsia"/>
        </w:rPr>
        <w:t>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4ADEDD26" wp14:editId="2CDD8390">
            <wp:extent cx="3465442" cy="803276"/>
            <wp:effectExtent l="0" t="0" r="190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663738" cy="849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135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135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</w:t>
      </w:r>
      <w:proofErr w:type="gramStart"/>
      <w:r>
        <w:rPr>
          <w:rFonts w:hint="eastAsia"/>
        </w:rPr>
        <w:t>对称至</w:t>
      </w:r>
      <w:proofErr w:type="gramEnd"/>
      <w:r>
        <w:rPr>
          <w:rFonts w:hint="eastAsia"/>
        </w:rPr>
        <w:t>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</w:t>
      </w:r>
      <w:proofErr w:type="gramStart"/>
      <w:r w:rsidR="00AD08CE">
        <w:rPr>
          <w:rFonts w:hint="eastAsia"/>
        </w:rPr>
        <w:t>映射回</w:t>
      </w:r>
      <w:proofErr w:type="gramEnd"/>
      <w:r w:rsidR="00AD08CE">
        <w:rPr>
          <w:rFonts w:hint="eastAsia"/>
        </w:rPr>
        <w:t>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lastRenderedPageBreak/>
        <w:drawing>
          <wp:inline distT="0" distB="0" distL="0" distR="0" wp14:anchorId="1755A915" wp14:editId="428864EE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t>相位累加器的结构如图</w:t>
      </w:r>
      <w:r>
        <w:rPr>
          <w:rFonts w:hint="eastAsia"/>
        </w:rPr>
        <w:t>5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lastRenderedPageBreak/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proofErr w:type="gramStart"/>
      <w:r w:rsidR="007F3206">
        <w:t>’’</w:t>
      </w:r>
      <w:proofErr w:type="gramEnd"/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</w:t>
      </w:r>
      <w:proofErr w:type="gramStart"/>
      <w:r w:rsidRPr="006708D7">
        <w:rPr>
          <w:rFonts w:hint="eastAsia"/>
        </w:rPr>
        <w:t>将角度</w:t>
      </w:r>
      <w:proofErr w:type="gramEnd"/>
      <w:r w:rsidRPr="006708D7">
        <w:rPr>
          <w:rFonts w:hint="eastAsia"/>
        </w:rPr>
        <w:t>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</w:t>
      </w:r>
      <w:proofErr w:type="gramStart"/>
      <w:r w:rsidRPr="006708D7">
        <w:rPr>
          <w:rFonts w:hint="eastAsia"/>
        </w:rPr>
        <w:t>反映约</w:t>
      </w:r>
      <w:proofErr w:type="gramEnd"/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proofErr w:type="gramStart"/>
      <w:r>
        <w:t>’’</w:t>
      </w:r>
      <w:proofErr w:type="gramEnd"/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proofErr w:type="gramStart"/>
      <w:r>
        <w:t>’’</w:t>
      </w:r>
      <w:proofErr w:type="gramEnd"/>
      <w:r>
        <w:rPr>
          <w:rFonts w:hint="eastAsia"/>
        </w:rPr>
        <w:t>值可以比它应该少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</w:t>
      </w:r>
      <w:proofErr w:type="gramStart"/>
      <w:r>
        <w:rPr>
          <w:rFonts w:hint="eastAsia"/>
        </w:rPr>
        <w:t>输出位</w:t>
      </w:r>
      <w:proofErr w:type="gramEnd"/>
      <w:r>
        <w:rPr>
          <w:rFonts w:hint="eastAsia"/>
        </w:rPr>
        <w:t>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lastRenderedPageBreak/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</w:t>
      </w:r>
      <w:proofErr w:type="gramStart"/>
      <w:r>
        <w:rPr>
          <w:rFonts w:hint="eastAsia"/>
        </w:rPr>
        <w:t>码重新</w:t>
      </w:r>
      <w:proofErr w:type="gramEnd"/>
      <w:r>
        <w:rPr>
          <w:rFonts w:hint="eastAsia"/>
        </w:rPr>
        <w:t>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减少到单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</w:t>
      </w:r>
      <w:proofErr w:type="gramStart"/>
      <w:r>
        <w:rPr>
          <w:rFonts w:hint="eastAsia"/>
        </w:rPr>
        <w:t>虚拟位</w:t>
      </w:r>
      <w:proofErr w:type="gramEnd"/>
      <w:r>
        <w:rPr>
          <w:rFonts w:hint="eastAsia"/>
        </w:rPr>
        <w:t>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</w:t>
      </w:r>
      <w:proofErr w:type="gramStart"/>
      <w:r>
        <w:rPr>
          <w:rFonts w:hint="eastAsia"/>
        </w:rPr>
        <w:t>输入位</w:t>
      </w:r>
      <w:proofErr w:type="gramEnd"/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/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lastRenderedPageBreak/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</w:t>
      </w:r>
      <w:proofErr w:type="gramStart"/>
      <w:r>
        <w:rPr>
          <w:rFonts w:hint="eastAsia"/>
        </w:rPr>
        <w:t>舍入值</w:t>
      </w:r>
      <w:proofErr w:type="gramEnd"/>
      <w:r>
        <w:rPr>
          <w:rFonts w:hint="eastAsia"/>
        </w:rPr>
        <w:t>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drawing>
          <wp:inline distT="0" distB="0" distL="0" distR="0" wp14:anchorId="5AFA14CB" wp14:editId="60B1AA21">
            <wp:extent cx="5328285" cy="2150110"/>
            <wp:effectExtent l="0" t="0" r="5715" b="254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215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533DD" w:rsidSect="00AF0198">
      <w:footerReference w:type="default" r:id="rId57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F4DFF" w:rsidRDefault="000F4DFF">
      <w:pPr>
        <w:spacing w:line="240" w:lineRule="auto"/>
      </w:pPr>
      <w:r>
        <w:separator/>
      </w:r>
    </w:p>
  </w:endnote>
  <w:endnote w:type="continuationSeparator" w:id="0">
    <w:p w:rsidR="000F4DFF" w:rsidRDefault="000F4DF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047A2" w:rsidRDefault="001047A2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1047A2" w:rsidRDefault="001047A2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047A2" w:rsidRDefault="001047A2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4E7A0D">
      <w:rPr>
        <w:rStyle w:val="af"/>
        <w:noProof/>
      </w:rPr>
      <w:t>IV</w:t>
    </w:r>
    <w:r>
      <w:rPr>
        <w:rStyle w:val="af"/>
      </w:rPr>
      <w:fldChar w:fldCharType="end"/>
    </w:r>
  </w:p>
  <w:p w:rsidR="001047A2" w:rsidRDefault="001047A2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047A2" w:rsidRDefault="001047A2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4E7A0D">
      <w:rPr>
        <w:rStyle w:val="af"/>
        <w:noProof/>
      </w:rPr>
      <w:t>16</w:t>
    </w:r>
    <w:r>
      <w:rPr>
        <w:rStyle w:val="af"/>
      </w:rPr>
      <w:fldChar w:fldCharType="end"/>
    </w:r>
  </w:p>
  <w:p w:rsidR="001047A2" w:rsidRDefault="001047A2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F4DFF" w:rsidRDefault="000F4DFF">
      <w:pPr>
        <w:spacing w:line="240" w:lineRule="auto"/>
      </w:pPr>
      <w:r>
        <w:separator/>
      </w:r>
    </w:p>
  </w:footnote>
  <w:footnote w:type="continuationSeparator" w:id="0">
    <w:p w:rsidR="000F4DFF" w:rsidRDefault="000F4DFF">
      <w:pPr>
        <w:spacing w:line="240" w:lineRule="auto"/>
      </w:pPr>
      <w:r>
        <w:continuationSeparator/>
      </w:r>
    </w:p>
  </w:footnote>
  <w:footnote w:id="1">
    <w:p w:rsidR="001047A2" w:rsidRDefault="001047A2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1047A2" w:rsidRPr="00E94290" w:rsidRDefault="001047A2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 w:rsidRPr="00E94290">
        <w:rPr>
          <w:rStyle w:val="Charf5"/>
          <w:rFonts w:hint="eastAsia"/>
        </w:rPr>
        <w:t>这里</w:t>
      </w:r>
      <w:r w:rsidRPr="00E94290">
        <w:rPr>
          <w:rStyle w:val="Charf5"/>
        </w:rPr>
        <w:t>使用的是仿真结果</w:t>
      </w:r>
      <w:r w:rsidRPr="00E94290">
        <w:rPr>
          <w:rStyle w:val="Charf5"/>
          <w:rFonts w:hint="eastAsia"/>
        </w:rPr>
        <w:t>进行比较</w:t>
      </w:r>
      <w:r w:rsidRPr="00E94290">
        <w:rPr>
          <w:rStyle w:val="Charf5"/>
        </w:rPr>
        <w:t>，</w:t>
      </w:r>
      <w:r w:rsidRPr="00E94290">
        <w:rPr>
          <w:rStyle w:val="Charf5"/>
          <w:rFonts w:hint="eastAsia"/>
        </w:rPr>
        <w:t>和</w:t>
      </w:r>
      <w:proofErr w:type="gramStart"/>
      <w:r w:rsidRPr="00E94290">
        <w:rPr>
          <w:rStyle w:val="Charf5"/>
          <w:rFonts w:hint="eastAsia"/>
        </w:rPr>
        <w:t>实际流片</w:t>
      </w:r>
      <w:proofErr w:type="gramEnd"/>
      <w:r w:rsidRPr="00E94290">
        <w:rPr>
          <w:rStyle w:val="Charf5"/>
        </w:rPr>
        <w:t>性能会存在不一致</w:t>
      </w:r>
      <w:r w:rsidRPr="00E94290">
        <w:rPr>
          <w:rStyle w:val="Charf5"/>
          <w:rFonts w:hint="eastAsia"/>
        </w:rPr>
        <w:t>之处，</w:t>
      </w:r>
      <w:r w:rsidRPr="00E94290">
        <w:rPr>
          <w:rStyle w:val="Charf5"/>
        </w:rPr>
        <w:t>但相比</w:t>
      </w:r>
      <w:proofErr w:type="gramStart"/>
      <w:r w:rsidRPr="00E94290">
        <w:rPr>
          <w:rStyle w:val="Charf5"/>
        </w:rPr>
        <w:t>其他流片的</w:t>
      </w:r>
      <w:proofErr w:type="gramEnd"/>
      <w:r w:rsidRPr="00E94290">
        <w:rPr>
          <w:rStyle w:val="Charf5"/>
        </w:rPr>
        <w:t>设计仍存在</w:t>
      </w:r>
      <w:r w:rsidRPr="00E94290">
        <w:rPr>
          <w:rStyle w:val="Charf5"/>
          <w:rFonts w:hint="eastAsia"/>
        </w:rPr>
        <w:t>一定优势</w:t>
      </w:r>
      <w:r w:rsidRPr="00E94290">
        <w:rPr>
          <w:rStyle w:val="Charf5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047A2" w:rsidRDefault="001047A2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047A2" w:rsidRDefault="001047A2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047A2" w:rsidRDefault="001047A2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1A9E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  <w:pPr>
      <w:jc w:val="both"/>
    </w:pPr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0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1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2"/>
    <w:qFormat/>
    <w:rsid w:val="00C83AD8"/>
    <w:rPr>
      <w:noProof/>
    </w:rPr>
  </w:style>
  <w:style w:type="character" w:customStyle="1" w:styleId="Charf1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2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3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3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d">
    <w:name w:val="endnote text"/>
    <w:basedOn w:val="a2"/>
    <w:link w:val="Charf4"/>
    <w:uiPriority w:val="99"/>
    <w:semiHidden/>
    <w:unhideWhenUsed/>
    <w:rsid w:val="00CE0092"/>
    <w:pPr>
      <w:snapToGrid w:val="0"/>
    </w:pPr>
  </w:style>
  <w:style w:type="character" w:customStyle="1" w:styleId="Charf4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0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5"/>
    <w:qFormat/>
    <w:rsid w:val="00E94290"/>
    <w:pPr>
      <w:ind w:left="0" w:hangingChars="100" w:hanging="215"/>
      <w:jc w:val="both"/>
    </w:pPr>
  </w:style>
  <w:style w:type="character" w:customStyle="1" w:styleId="Charf5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jpeg"/><Relationship Id="rId47" Type="http://schemas.openxmlformats.org/officeDocument/2006/relationships/image" Target="media/image35.png"/><Relationship Id="rId50" Type="http://schemas.openxmlformats.org/officeDocument/2006/relationships/image" Target="media/image38.png"/><Relationship Id="rId55" Type="http://schemas.openxmlformats.org/officeDocument/2006/relationships/image" Target="media/image43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image" Target="media/image34.png"/><Relationship Id="rId59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0" Type="http://schemas.openxmlformats.org/officeDocument/2006/relationships/image" Target="media/image8.png"/><Relationship Id="rId29" Type="http://schemas.openxmlformats.org/officeDocument/2006/relationships/image" Target="media/image17.png"/><Relationship Id="rId41" Type="http://schemas.openxmlformats.org/officeDocument/2006/relationships/image" Target="media/image29.png"/><Relationship Id="rId54" Type="http://schemas.openxmlformats.org/officeDocument/2006/relationships/image" Target="media/image4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2.jpeg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53" Type="http://schemas.openxmlformats.org/officeDocument/2006/relationships/image" Target="media/image41.png"/><Relationship Id="rId58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image" Target="media/image37.png"/><Relationship Id="rId57" Type="http://schemas.openxmlformats.org/officeDocument/2006/relationships/footer" Target="footer3.xml"/><Relationship Id="rId10" Type="http://schemas.openxmlformats.org/officeDocument/2006/relationships/footer" Target="footer1.xml"/><Relationship Id="rId19" Type="http://schemas.openxmlformats.org/officeDocument/2006/relationships/image" Target="media/image7.png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image" Target="media/image40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jpe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image" Target="media/image36.png"/><Relationship Id="rId56" Type="http://schemas.openxmlformats.org/officeDocument/2006/relationships/image" Target="media/image44.png"/><Relationship Id="rId8" Type="http://schemas.openxmlformats.org/officeDocument/2006/relationships/header" Target="header1.xml"/><Relationship Id="rId51" Type="http://schemas.openxmlformats.org/officeDocument/2006/relationships/image" Target="media/image39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1218BB-6F6F-4123-9C1D-3CF52996C9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67</TotalTime>
  <Pages>52</Pages>
  <Words>6291</Words>
  <Characters>35861</Characters>
  <Application>Microsoft Office Word</Application>
  <DocSecurity>0</DocSecurity>
  <Lines>298</Lines>
  <Paragraphs>84</Paragraphs>
  <ScaleCrop>false</ScaleCrop>
  <Company>THUEE</Company>
  <LinksUpToDate>false</LinksUpToDate>
  <CharactersWithSpaces>420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179</cp:revision>
  <cp:lastPrinted>2014-06-13T05:41:00Z</cp:lastPrinted>
  <dcterms:created xsi:type="dcterms:W3CDTF">2017-05-08T12:38:00Z</dcterms:created>
  <dcterms:modified xsi:type="dcterms:W3CDTF">2017-05-24T11:14:00Z</dcterms:modified>
</cp:coreProperties>
</file>